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Diserahkan ke </w:t>
      </w:r>
      <w:r>
        <w:rPr>
          <w:b w:val="0"/>
          <w:bCs/>
        </w:rPr>
        <w:t>Program Studi</w:t>
      </w:r>
      <w:r w:rsidR="003020B7" w:rsidRPr="003020B7">
        <w:rPr>
          <w:b w:val="0"/>
          <w:bCs/>
        </w:rPr>
        <w:t xml:space="preserve"> </w:t>
      </w:r>
      <w:r>
        <w:rPr>
          <w:b w:val="0"/>
          <w:bCs/>
        </w:rPr>
        <w:t>U</w:t>
      </w:r>
      <w:r w:rsidR="003020B7" w:rsidRPr="003020B7">
        <w:rPr>
          <w:b w:val="0"/>
          <w:bCs/>
        </w:rPr>
        <w:t xml:space="preserve">ntuk Memenuhi Persyaratan </w:t>
      </w:r>
      <w:r>
        <w:rPr>
          <w:b w:val="0"/>
          <w:bCs/>
        </w:rPr>
        <w:t>Ujian Seminar Proposal</w:t>
      </w:r>
      <w:r w:rsidR="003020B7">
        <w:rPr>
          <w:b w:val="0"/>
          <w:bCs/>
        </w:rPr>
        <w:t xml:space="preserve"> Program Studi Teknik Informatika</w:t>
      </w:r>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r w:rsidRPr="00097A23">
        <w:t>Sebagai Salah Satu Syarat untuk Memperoleh Gelar Sarjana Strata 1</w:t>
      </w:r>
    </w:p>
    <w:p w14:paraId="31930C6F" w14:textId="1B09A9F4" w:rsidR="00097A23" w:rsidRDefault="00097A23" w:rsidP="00097A23">
      <w:pPr>
        <w:spacing w:line="240" w:lineRule="auto"/>
        <w:jc w:val="center"/>
      </w:pPr>
      <w:r w:rsidRPr="00097A23">
        <w:t>Program Studi Teknik Informatika</w:t>
      </w:r>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39CF0C39" w:rsidR="00097A23" w:rsidRPr="00DF02A7" w:rsidRDefault="00EC72AA" w:rsidP="00097A23">
      <w:pPr>
        <w:pStyle w:val="Penulis"/>
        <w:rPr>
          <w:b w:val="0"/>
        </w:rPr>
      </w:pPr>
      <w:r>
        <w:rPr>
          <w:b w:val="0"/>
        </w:rPr>
        <w:t>IRWAN SYAHRIR</w:t>
      </w:r>
      <w:r w:rsidR="00097A23" w:rsidRPr="00DF02A7">
        <w:rPr>
          <w:b w:val="0"/>
        </w:rPr>
        <w:t>(</w:t>
      </w:r>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Telah Disetujui Untuk Dipertahankan</w:t>
      </w:r>
      <w:r w:rsidR="001B1C70">
        <w:t>:</w:t>
      </w:r>
    </w:p>
    <w:p w14:paraId="7C054E29" w14:textId="77777777" w:rsidR="005F60A8" w:rsidRDefault="005F60A8" w:rsidP="005F60A8">
      <w:pPr>
        <w:jc w:val="center"/>
      </w:pPr>
      <w:r>
        <w:t xml:space="preserve">Pembimbing I, </w:t>
      </w:r>
      <w:r>
        <w:tab/>
      </w:r>
      <w:r>
        <w:tab/>
      </w:r>
      <w:r>
        <w:tab/>
      </w:r>
      <w:r>
        <w:tab/>
        <w:t>Pembimbing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Komang Aryasa, S.Kom., MT</w:t>
      </w:r>
      <w:r>
        <w:tab/>
      </w:r>
      <w:r>
        <w:tab/>
      </w:r>
      <w:r w:rsidRPr="005526C4">
        <w:rPr>
          <w:u w:val="single"/>
        </w:rPr>
        <w:t>Muh. Syuksri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r>
        <w:t>Mengetahui,</w:t>
      </w:r>
    </w:p>
    <w:p w14:paraId="1F689EAB" w14:textId="77777777" w:rsidR="005F60A8" w:rsidRDefault="005F60A8" w:rsidP="005F60A8">
      <w:pPr>
        <w:spacing w:line="240" w:lineRule="auto"/>
        <w:jc w:val="center"/>
      </w:pPr>
      <w:r>
        <w:t>Ketua Program Studi Teknik Informatika</w:t>
      </w:r>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Ir. Irsal,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r>
        <w:t>Uraikan secar</w:t>
      </w:r>
      <w:r w:rsidRPr="006931D1">
        <w:rPr>
          <w:rStyle w:val="normalparaChar"/>
        </w:rPr>
        <w:t>a singkat tentang skripsi anda dan ucapan terimakasih kepada mereka yang terlibat dan membantu dalam penyelesaian skripsi anda. Uraikan dengan dengn point per point dan apa kontribusinya</w:t>
      </w:r>
      <w:r>
        <w:rPr>
          <w:rStyle w:val="normalparaChar"/>
        </w:rPr>
        <w:t>:</w:t>
      </w:r>
    </w:p>
    <w:p w14:paraId="0006FD04" w14:textId="1E83E990" w:rsidR="006931D1" w:rsidRDefault="002B2A7E">
      <w:pPr>
        <w:pStyle w:val="ListParagraph"/>
        <w:numPr>
          <w:ilvl w:val="0"/>
          <w:numId w:val="2"/>
        </w:numPr>
        <w:ind w:left="426" w:hanging="426"/>
        <w:rPr>
          <w:lang w:eastAsia="en-GB" w:bidi="en-US"/>
        </w:rPr>
      </w:pPr>
      <w:r>
        <w:rPr>
          <w:lang w:eastAsia="en-GB" w:bidi="en-US"/>
        </w:rPr>
        <w:t>Pak Rektor</w:t>
      </w:r>
    </w:p>
    <w:p w14:paraId="3A5B54CD" w14:textId="2BBC4386" w:rsidR="006931D1" w:rsidRDefault="002B2A7E">
      <w:pPr>
        <w:pStyle w:val="ListParagraph"/>
        <w:numPr>
          <w:ilvl w:val="0"/>
          <w:numId w:val="2"/>
        </w:numPr>
        <w:ind w:left="426" w:hanging="426"/>
        <w:rPr>
          <w:lang w:eastAsia="en-GB" w:bidi="en-US"/>
        </w:rPr>
      </w:pPr>
      <w:r>
        <w:rPr>
          <w:lang w:eastAsia="en-GB" w:bidi="en-US"/>
        </w:rPr>
        <w:t>Ketua Program Studi</w:t>
      </w:r>
    </w:p>
    <w:p w14:paraId="4A561B73" w14:textId="6F6CBA69" w:rsidR="006931D1" w:rsidRDefault="002B2A7E">
      <w:pPr>
        <w:pStyle w:val="ListParagraph"/>
        <w:numPr>
          <w:ilvl w:val="0"/>
          <w:numId w:val="2"/>
        </w:numPr>
        <w:ind w:left="426" w:hanging="426"/>
        <w:rPr>
          <w:lang w:eastAsia="en-GB" w:bidi="en-US"/>
        </w:rPr>
      </w:pPr>
      <w:r>
        <w:rPr>
          <w:lang w:eastAsia="en-GB" w:bidi="en-US"/>
        </w:rPr>
        <w:t>Pembimbing 1</w:t>
      </w:r>
    </w:p>
    <w:p w14:paraId="4D4E60D3" w14:textId="79D032B1" w:rsidR="006931D1" w:rsidRDefault="002B2A7E">
      <w:pPr>
        <w:pStyle w:val="ListParagraph"/>
        <w:numPr>
          <w:ilvl w:val="0"/>
          <w:numId w:val="2"/>
        </w:numPr>
        <w:ind w:left="426" w:hanging="426"/>
        <w:rPr>
          <w:lang w:eastAsia="en-GB" w:bidi="en-US"/>
        </w:rPr>
      </w:pPr>
      <w:r>
        <w:rPr>
          <w:lang w:eastAsia="en-GB" w:bidi="en-US"/>
        </w:rPr>
        <w:t>Pembimbing 2</w:t>
      </w:r>
    </w:p>
    <w:p w14:paraId="34A71EDA" w14:textId="6BBE5F22" w:rsidR="006931D1" w:rsidRDefault="002B2A7E">
      <w:pPr>
        <w:pStyle w:val="ListParagraph"/>
        <w:numPr>
          <w:ilvl w:val="0"/>
          <w:numId w:val="2"/>
        </w:numPr>
        <w:ind w:left="426" w:hanging="426"/>
        <w:rPr>
          <w:lang w:eastAsia="en-GB" w:bidi="en-US"/>
        </w:rPr>
      </w:pPr>
      <w:r>
        <w:rPr>
          <w:lang w:eastAsia="en-GB" w:bidi="en-US"/>
        </w:rPr>
        <w:t>Dosen Undipa</w:t>
      </w:r>
    </w:p>
    <w:p w14:paraId="5F631B70" w14:textId="260A020F" w:rsidR="006931D1" w:rsidRDefault="002B2A7E">
      <w:pPr>
        <w:pStyle w:val="ListParagraph"/>
        <w:numPr>
          <w:ilvl w:val="0"/>
          <w:numId w:val="2"/>
        </w:numPr>
        <w:ind w:left="426" w:hanging="426"/>
        <w:rPr>
          <w:lang w:eastAsia="en-GB" w:bidi="en-US"/>
        </w:rPr>
      </w:pPr>
      <w:r>
        <w:rPr>
          <w:lang w:eastAsia="en-GB" w:bidi="en-US"/>
        </w:rPr>
        <w:t>Kedua Orang Tua</w:t>
      </w:r>
    </w:p>
    <w:p w14:paraId="6A3B4B19" w14:textId="6E606913" w:rsidR="002B2A7E" w:rsidRDefault="002B2A7E">
      <w:pPr>
        <w:pStyle w:val="ListParagraph"/>
        <w:numPr>
          <w:ilvl w:val="0"/>
          <w:numId w:val="2"/>
        </w:numPr>
        <w:ind w:left="426" w:hanging="426"/>
        <w:rPr>
          <w:lang w:eastAsia="en-GB" w:bidi="en-US"/>
        </w:rPr>
      </w:pPr>
      <w:r>
        <w:rPr>
          <w:lang w:eastAsia="en-GB" w:bidi="en-US"/>
        </w:rPr>
        <w:t>Ai beserta teman</w:t>
      </w:r>
    </w:p>
    <w:p w14:paraId="32715216" w14:textId="652264D1" w:rsidR="003E4C8D" w:rsidRDefault="003E4C8D" w:rsidP="003E4C8D">
      <w:pPr>
        <w:rPr>
          <w:lang w:eastAsia="en-GB" w:bidi="en-US"/>
        </w:rPr>
      </w:pPr>
      <w:r w:rsidRPr="003E4C8D">
        <w:rPr>
          <w:lang w:eastAsia="en-GB" w:bidi="en-US"/>
        </w:rPr>
        <w:t>Biasanya berisi ungkapan penghargaan tertulis atas bimbingan dan bantuan dari individu atau/dan lembaga. Ucapan terima kasih tidak boleh melebihi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Makassar, Bulan, Tahun</w:t>
      </w:r>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r>
        <w:rPr>
          <w:lang w:eastAsia="en-GB" w:bidi="en-US"/>
        </w:rPr>
        <w:t>Penulis</w:t>
      </w:r>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i</w:t>
      </w:r>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Latar Belakang</w:t>
      </w:r>
      <w:bookmarkEnd w:id="9"/>
    </w:p>
    <w:p w14:paraId="48984B0B" w14:textId="6C7F0A07" w:rsidR="0007288F" w:rsidRDefault="007E7C58" w:rsidP="00D47FDF">
      <w:pPr>
        <w:pStyle w:val="normalpara"/>
      </w:pPr>
      <w:r w:rsidRPr="007E7C58">
        <w:t xml:space="preserve">TEKS ANDA DI SINI Perhatikan bahwa templat </w:t>
      </w:r>
      <w:r>
        <w:t>skripsi</w:t>
      </w:r>
      <w:r w:rsidRPr="007E7C58">
        <w:t xml:space="preserve"> ini hanya berfungsi sebagai panduan bagi mereka yang menulis </w:t>
      </w:r>
      <w:r>
        <w:t>skripsi</w:t>
      </w:r>
      <w:r w:rsidRPr="007E7C58">
        <w:t xml:space="preserve">. Beberapa hal bersifat umum untuk sebuah </w:t>
      </w:r>
      <w:r>
        <w:t>skripsi</w:t>
      </w:r>
      <w:r w:rsidRPr="007E7C58">
        <w:t xml:space="preserve"> sementara yang lain bersifat opsional. Anda dapat memilih untuk menghilangkan atau menambahkan komponen yang relevan dengan </w:t>
      </w:r>
      <w:r>
        <w:t>penelitian anda</w:t>
      </w:r>
      <w:r w:rsidRPr="007E7C58">
        <w:t xml:space="preserve">. Anda harus berkonsultasi dengan </w:t>
      </w:r>
      <w:r>
        <w:t>Pembimbing</w:t>
      </w:r>
      <w:r w:rsidRPr="007E7C58">
        <w:t xml:space="preserve"> karena dia mungkin memiliki preferensi yang berbeda. Namun perlu diingat bahwa </w:t>
      </w:r>
      <w:r w:rsidRPr="007E7C58">
        <w:rPr>
          <w:b/>
          <w:bCs/>
        </w:rPr>
        <w:t>STANDARDISASI</w:t>
      </w:r>
      <w:r w:rsidRPr="007E7C58">
        <w:t xml:space="preserve"> sangat penting dalam penulisan skripsi. Oleh karena itu, standarkan gaya dan format penulisan Anda di seluruh </w:t>
      </w:r>
      <w:r w:rsidR="00222278">
        <w:t>s</w:t>
      </w:r>
      <w:r>
        <w:t>kripsi</w:t>
      </w:r>
      <w:r w:rsidRPr="007E7C58">
        <w:t xml:space="preserve"> </w:t>
      </w:r>
      <w:r w:rsidR="00222278">
        <w:t>a</w:t>
      </w:r>
      <w:r w:rsidRPr="007E7C58">
        <w:t>nda</w:t>
      </w:r>
      <w:r w:rsidR="0007288F">
        <w:t xml:space="preserve">. </w:t>
      </w:r>
    </w:p>
    <w:p w14:paraId="403C5FBB" w14:textId="2F26D340" w:rsidR="00CC0BDB" w:rsidRDefault="0007288F" w:rsidP="00CC0BDB">
      <w:pPr>
        <w:pStyle w:val="normalpara"/>
        <w:rPr>
          <w:b/>
          <w:bCs/>
        </w:rPr>
      </w:pPr>
      <w:r>
        <w:t>Pada bagian ini berisi deskripsi singkat tentang objek penelitian, alasan kenapa judul ini penting un</w:t>
      </w:r>
      <w:r w:rsidR="0075194E">
        <w:t>tu</w:t>
      </w:r>
      <w:r>
        <w:t>k diteliti</w:t>
      </w:r>
      <w:r w:rsidR="0075194E">
        <w:t xml:space="preserve"> didukung fakta data yang ada</w:t>
      </w:r>
      <w:r>
        <w:t xml:space="preserve">, </w:t>
      </w:r>
      <w:r w:rsidR="00CC0BDB">
        <w:t xml:space="preserve">urgensi penelitian dilakukan, </w:t>
      </w:r>
      <w:r>
        <w:t xml:space="preserve">kenapa metode tertentu dipilih/digunakan (butuh sitasi/rujukan dari jurnal internal dan eksternal). </w:t>
      </w:r>
      <w:r w:rsidR="00D63A78">
        <w:t xml:space="preserve">Uraikan tujuan penelitian yang akan dilakukan. </w:t>
      </w:r>
      <w:r w:rsidR="0075194E">
        <w:t>Pada paragraf terakhir tuliskan harapan apa yang ingin dicapai setelah penelitian ini dilakukan.</w:t>
      </w:r>
      <w:r w:rsidR="00CC0BDB">
        <w:t xml:space="preserve"> </w:t>
      </w:r>
      <w:r w:rsidR="00CC0BDB">
        <w:rPr>
          <w:b/>
          <w:bCs/>
        </w:rPr>
        <w:t xml:space="preserve"> Minimal 6 paragraf pada latar belakang.</w:t>
      </w:r>
    </w:p>
    <w:p w14:paraId="0BE17C9B" w14:textId="0474B6CA" w:rsidR="003E4C8D" w:rsidRDefault="00D53922" w:rsidP="00942D1E">
      <w:pPr>
        <w:pStyle w:val="Heading2"/>
        <w:ind w:left="567" w:hanging="567"/>
        <w:rPr>
          <w:lang w:eastAsia="en-GB" w:bidi="en-US"/>
        </w:rPr>
      </w:pPr>
      <w:bookmarkStart w:id="10" w:name="_Toc198849551"/>
      <w:r>
        <w:rPr>
          <w:lang w:eastAsia="en-GB" w:bidi="en-US"/>
        </w:rPr>
        <w:t>Pokok Permasalahan</w:t>
      </w:r>
      <w:bookmarkEnd w:id="10"/>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pernyataan masalah </w:t>
      </w:r>
      <w:r w:rsidR="00A9363A">
        <w:rPr>
          <w:lang w:eastAsia="en-GB" w:bidi="en-US"/>
        </w:rPr>
        <w:t>penelitian</w:t>
      </w:r>
      <w:r w:rsidRPr="00D53922">
        <w:rPr>
          <w:lang w:eastAsia="en-GB" w:bidi="en-US"/>
        </w:rPr>
        <w:t xml:space="preserve"> di sini: Masalah bisa berupa kesenjangan dalam pengetahuan yang belum terpenuhi atau kebutuhan mendesak untuk memperbaiki atau mengatasi masalah tertentu</w:t>
      </w:r>
      <w:r w:rsidR="00A9363A">
        <w:rPr>
          <w:lang w:eastAsia="en-GB" w:bidi="en-US"/>
        </w:rPr>
        <w:t xml:space="preserve"> yang telah diuraikan pada latar belakang</w:t>
      </w:r>
      <w:r w:rsidRPr="00D53922">
        <w:rPr>
          <w:lang w:eastAsia="en-GB" w:bidi="en-US"/>
        </w:rPr>
        <w:t xml:space="preserve">. Masalah yang menjadi fokus penelitian harus memiliki tingkat signifikansi yang cukup sehingga membenarkan dilakukannya penyelidikan yang </w:t>
      </w:r>
      <w:r w:rsidRPr="00D53922">
        <w:rPr>
          <w:lang w:eastAsia="en-GB" w:bidi="en-US"/>
        </w:rPr>
        <w:lastRenderedPageBreak/>
        <w:t>terperinci dan terfokus.</w:t>
      </w:r>
      <w:r w:rsidR="00CC0BDB">
        <w:rPr>
          <w:lang w:eastAsia="en-GB" w:bidi="en-US"/>
        </w:rPr>
        <w:t xml:space="preserve"> </w:t>
      </w:r>
      <w:r w:rsidR="00233616">
        <w:rPr>
          <w:lang w:eastAsia="en-GB" w:bidi="en-US"/>
        </w:rPr>
        <w:t>Pada pokok masalah dibuat dibuat secara ringkas dalam bentuk point-perpoint: BUKAN PERTANYAAN PENELITIAN (</w:t>
      </w:r>
      <w:r w:rsidR="00A9363A">
        <w:rPr>
          <w:b/>
          <w:bCs/>
          <w:i/>
          <w:iCs/>
          <w:lang w:eastAsia="en-GB" w:bidi="en-US"/>
        </w:rPr>
        <w:t>Bagaimana, apakah dll</w:t>
      </w:r>
      <w:r w:rsidR="00233616">
        <w:rPr>
          <w:lang w:eastAsia="en-GB" w:bidi="en-US"/>
        </w:rPr>
        <w:t>)</w:t>
      </w:r>
      <w:r w:rsidR="00A9363A">
        <w:rPr>
          <w:lang w:eastAsia="en-GB" w:bidi="en-US"/>
        </w:rPr>
        <w:t xml:space="preserve"> melainkan kalimat pernyataan.</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Tujuan Penelitian</w:t>
      </w:r>
      <w:bookmarkEnd w:id="11"/>
    </w:p>
    <w:p w14:paraId="7F7A5FF0" w14:textId="726EEBE8" w:rsidR="0093275E" w:rsidRDefault="0093275E" w:rsidP="00942D1E">
      <w:pPr>
        <w:ind w:firstLine="567"/>
        <w:rPr>
          <w:lang w:eastAsia="en-GB" w:bidi="en-US"/>
        </w:rPr>
      </w:pPr>
      <w:r>
        <w:rPr>
          <w:lang w:eastAsia="en-GB" w:bidi="en-US"/>
        </w:rPr>
        <w:t>Tujuan dari penelitian ini adalah:</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tujuan spesifik 1 di sini.</w:t>
      </w:r>
    </w:p>
    <w:p w14:paraId="43F95A4F" w14:textId="5CB07AE7" w:rsidR="00942D1E" w:rsidRDefault="00942D1E">
      <w:pPr>
        <w:pStyle w:val="ListParagraph"/>
        <w:numPr>
          <w:ilvl w:val="0"/>
          <w:numId w:val="3"/>
        </w:numPr>
        <w:ind w:left="426" w:hanging="426"/>
        <w:rPr>
          <w:lang w:eastAsia="en-GB" w:bidi="en-US"/>
        </w:rPr>
      </w:pPr>
      <w:r>
        <w:rPr>
          <w:lang w:eastAsia="en-GB" w:bidi="en-US"/>
        </w:rPr>
        <w:t>Tulis tujuan spesifik 2 di sini.</w:t>
      </w:r>
    </w:p>
    <w:p w14:paraId="3ECC8C0B" w14:textId="1F579645" w:rsidR="00942D1E" w:rsidRDefault="00942D1E">
      <w:pPr>
        <w:pStyle w:val="ListParagraph"/>
        <w:numPr>
          <w:ilvl w:val="0"/>
          <w:numId w:val="3"/>
        </w:numPr>
        <w:ind w:left="426" w:hanging="426"/>
        <w:rPr>
          <w:lang w:eastAsia="en-GB" w:bidi="en-US"/>
        </w:rPr>
      </w:pPr>
      <w:r>
        <w:rPr>
          <w:lang w:eastAsia="en-GB" w:bidi="en-US"/>
        </w:rPr>
        <w:t>Tulis tujuan spesifik 3 di sini.</w:t>
      </w:r>
    </w:p>
    <w:p w14:paraId="24145799" w14:textId="4F84B4A0" w:rsidR="006B3AE5" w:rsidRDefault="006B3AE5" w:rsidP="006B3AE5">
      <w:pPr>
        <w:rPr>
          <w:lang w:eastAsia="en-GB" w:bidi="en-US"/>
        </w:rPr>
      </w:pPr>
      <w:r>
        <w:rPr>
          <w:lang w:eastAsia="en-GB" w:bidi="en-US"/>
        </w:rPr>
        <w:t>Uraikan tujuan penelitian dalam bentuk point-perpoint. tujuan penelitian ini akan menjawab pokok masalah yang telah diuraikan. Rumuskan tujuan yang akan dicapai secara spesifik yang akan terwujud setelah penelitian selesai dilakukan (jelas dan bisa diukur).</w:t>
      </w:r>
    </w:p>
    <w:p w14:paraId="0F3F79FF" w14:textId="79DA4369" w:rsidR="00942D1E" w:rsidRDefault="00B01F77" w:rsidP="00942D1E">
      <w:pPr>
        <w:pStyle w:val="Heading2"/>
        <w:ind w:left="567" w:hanging="567"/>
        <w:rPr>
          <w:lang w:eastAsia="en-GB" w:bidi="en-US"/>
        </w:rPr>
      </w:pPr>
      <w:bookmarkStart w:id="12" w:name="_Toc198849553"/>
      <w:r>
        <w:rPr>
          <w:lang w:eastAsia="en-GB" w:bidi="en-US"/>
        </w:rPr>
        <w:t>Pertanyaan Penelitian</w:t>
      </w:r>
      <w:bookmarkEnd w:id="12"/>
      <w:r>
        <w:rPr>
          <w:lang w:eastAsia="en-GB" w:bidi="en-US"/>
        </w:rPr>
        <w:t xml:space="preserve"> </w:t>
      </w:r>
    </w:p>
    <w:p w14:paraId="1E83D855" w14:textId="77777777" w:rsidR="00B01F77" w:rsidRDefault="00B01F77" w:rsidP="00B01F77">
      <w:pPr>
        <w:ind w:firstLine="567"/>
        <w:rPr>
          <w:lang w:eastAsia="en-GB" w:bidi="en-US"/>
        </w:rPr>
      </w:pPr>
      <w:r>
        <w:rPr>
          <w:lang w:eastAsia="en-GB" w:bidi="en-US"/>
        </w:rPr>
        <w:t>Di bawah ini adalah pertanyaan penelitian dari penelitian ini:</w:t>
      </w:r>
    </w:p>
    <w:p w14:paraId="430EEEB9" w14:textId="5344205B" w:rsidR="00B01F77" w:rsidRDefault="00B01F77">
      <w:pPr>
        <w:pStyle w:val="ListParagraph"/>
        <w:numPr>
          <w:ilvl w:val="0"/>
          <w:numId w:val="4"/>
        </w:numPr>
        <w:ind w:left="567" w:hanging="501"/>
        <w:rPr>
          <w:lang w:eastAsia="en-GB" w:bidi="en-US"/>
        </w:rPr>
      </w:pPr>
      <w:r>
        <w:rPr>
          <w:lang w:eastAsia="en-GB" w:bidi="en-US"/>
        </w:rPr>
        <w:t>Tulis pertanyaan penelitian pertama Anda di sini.</w:t>
      </w:r>
    </w:p>
    <w:p w14:paraId="0B80CF55" w14:textId="37A7D3D3" w:rsidR="00B01F77" w:rsidRDefault="00B01F77">
      <w:pPr>
        <w:pStyle w:val="ListParagraph"/>
        <w:numPr>
          <w:ilvl w:val="0"/>
          <w:numId w:val="4"/>
        </w:numPr>
        <w:ind w:left="567" w:hanging="501"/>
        <w:rPr>
          <w:lang w:eastAsia="en-GB" w:bidi="en-US"/>
        </w:rPr>
      </w:pPr>
      <w:r>
        <w:rPr>
          <w:lang w:eastAsia="en-GB" w:bidi="en-US"/>
        </w:rPr>
        <w:t>Tulis pertanyaan penelitian kedua Anda di sini</w:t>
      </w:r>
    </w:p>
    <w:p w14:paraId="0731555A" w14:textId="0AA4075C" w:rsidR="00B01F77" w:rsidRDefault="00B01F77">
      <w:pPr>
        <w:pStyle w:val="ListParagraph"/>
        <w:numPr>
          <w:ilvl w:val="0"/>
          <w:numId w:val="4"/>
        </w:numPr>
        <w:ind w:left="567" w:hanging="501"/>
        <w:rPr>
          <w:lang w:eastAsia="en-GB" w:bidi="en-US"/>
        </w:rPr>
      </w:pPr>
      <w:r>
        <w:rPr>
          <w:lang w:eastAsia="en-GB" w:bidi="en-US"/>
        </w:rPr>
        <w:t>Tulis pertanyaan penelitian ketiga Anda di sini dan seterusnya</w:t>
      </w:r>
    </w:p>
    <w:p w14:paraId="320452E2" w14:textId="14D59D59" w:rsidR="007D0ED2" w:rsidRDefault="007D0ED2" w:rsidP="007D0ED2">
      <w:pPr>
        <w:ind w:left="66"/>
        <w:rPr>
          <w:lang w:eastAsia="en-GB" w:bidi="en-US"/>
        </w:rPr>
      </w:pPr>
      <w:r>
        <w:rPr>
          <w:lang w:eastAsia="en-GB" w:bidi="en-US"/>
        </w:rPr>
        <w:t>Pertanyaan penelitian merupakan cara yang akan dilakukan untuk menjawab tujuan penelitian</w:t>
      </w:r>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lastRenderedPageBreak/>
        <w:t xml:space="preserve">Tabel 1. </w:t>
      </w:r>
      <w:fldSimple w:instr=" SEQ Tabel_1. \* ARABIC ">
        <w:r>
          <w:rPr>
            <w:noProof/>
          </w:rPr>
          <w:t>1</w:t>
        </w:r>
      </w:fldSimple>
      <w:r>
        <w:t xml:space="preserve">: </w:t>
      </w:r>
      <w:r w:rsidR="00A54313" w:rsidRPr="00A54313">
        <w:t>Hubungan</w:t>
      </w:r>
      <w:r w:rsidR="00A54313">
        <w:t xml:space="preserve"> </w:t>
      </w:r>
      <w:r w:rsidR="00BA039B">
        <w:t>P</w:t>
      </w:r>
      <w:r w:rsidR="00A54313">
        <w:t xml:space="preserve">okok </w:t>
      </w:r>
      <w:r w:rsidR="00BA039B">
        <w:t>P</w:t>
      </w:r>
      <w:r w:rsidR="00A54313">
        <w:t xml:space="preserve">ermasalahan, Tujuan dan </w:t>
      </w:r>
      <w:r w:rsidR="00BA039B">
        <w:t>P</w:t>
      </w:r>
      <w:r w:rsidR="00A54313">
        <w:t xml:space="preserve">ertanyaan </w:t>
      </w:r>
      <w:r w:rsidR="00BA039B">
        <w:t>P</w:t>
      </w:r>
      <w:r w:rsidR="00A54313">
        <w:t>enelitian</w:t>
      </w:r>
      <w:bookmarkEnd w:id="13"/>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r>
              <w:t>Pokok Perm</w:t>
            </w:r>
            <w:r w:rsidR="00A54313">
              <w:t>asalah</w:t>
            </w:r>
            <w:r>
              <w:t>an</w:t>
            </w:r>
          </w:p>
        </w:tc>
        <w:tc>
          <w:tcPr>
            <w:tcW w:w="2643" w:type="dxa"/>
          </w:tcPr>
          <w:p w14:paraId="5E620F5B" w14:textId="0A556159" w:rsidR="00A54313" w:rsidRDefault="00A54313" w:rsidP="00A54313">
            <w:pPr>
              <w:pStyle w:val="tablefigure"/>
            </w:pPr>
            <w:r>
              <w:t xml:space="preserve">Tujuan </w:t>
            </w:r>
            <w:r w:rsidR="00DB3BDF">
              <w:t>Penelitian</w:t>
            </w:r>
          </w:p>
        </w:tc>
        <w:tc>
          <w:tcPr>
            <w:tcW w:w="2643" w:type="dxa"/>
          </w:tcPr>
          <w:p w14:paraId="72F3F717" w14:textId="138EE234" w:rsidR="00A54313" w:rsidRDefault="00A54313" w:rsidP="00A54313">
            <w:pPr>
              <w:pStyle w:val="tablefigure"/>
            </w:pPr>
            <w:r>
              <w:t>Pertanyaan penelitian</w:t>
            </w:r>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r w:rsidR="00A05EBC">
        <w:rPr>
          <w:lang w:eastAsia="en-GB" w:bidi="en-US"/>
        </w:rPr>
        <w:t>Permasalahan</w:t>
      </w:r>
      <w:bookmarkEnd w:id="14"/>
    </w:p>
    <w:p w14:paraId="5E093048" w14:textId="694EA8FD" w:rsidR="00A54313" w:rsidRDefault="006E40C6" w:rsidP="00A54313">
      <w:pPr>
        <w:ind w:firstLine="567"/>
        <w:rPr>
          <w:lang w:eastAsia="en-GB" w:bidi="en-US"/>
        </w:rPr>
      </w:pPr>
      <w:r w:rsidRPr="006E40C6">
        <w:rPr>
          <w:lang w:eastAsia="en-GB" w:bidi="en-US"/>
        </w:rPr>
        <w:t>Dalam penelitian ini, telah menetapkan beberapa batasan yang ketat untuk memastikan validitas dan relevansi temuan kami. Berikut adalah uraian jelas mengenai batasan-batasan tersebut</w:t>
      </w:r>
      <w:r w:rsidR="00A54313">
        <w:rPr>
          <w:lang w:eastAsia="en-GB" w:bidi="en-US"/>
        </w:rPr>
        <w:t>.</w:t>
      </w:r>
      <w:r w:rsidR="00636FAB">
        <w:rPr>
          <w:lang w:eastAsia="en-GB" w:bidi="en-US"/>
        </w:rPr>
        <w:t xml:space="preserve"> </w:t>
      </w:r>
      <w:r w:rsidR="006F5136">
        <w:rPr>
          <w:lang w:eastAsia="en-GB" w:bidi="en-US"/>
        </w:rPr>
        <w:t xml:space="preserve">Batasan masalah bisa berupa data dan durasi yang akan digunakan, tools, ruang lingkup teknis dan </w:t>
      </w:r>
      <w:r w:rsidR="00CB3C59">
        <w:rPr>
          <w:lang w:eastAsia="en-GB" w:bidi="en-US"/>
        </w:rPr>
        <w:t>p</w:t>
      </w:r>
      <w:r w:rsidR="006F5136">
        <w:rPr>
          <w:lang w:eastAsia="en-GB" w:bidi="en-US"/>
        </w:rPr>
        <w:t>engguna.</w:t>
      </w:r>
    </w:p>
    <w:p w14:paraId="1AA8BAA7" w14:textId="7358E415" w:rsidR="002C4CB2" w:rsidRDefault="004428F7" w:rsidP="00A77922">
      <w:pPr>
        <w:pStyle w:val="Heading2"/>
        <w:ind w:left="567" w:hanging="567"/>
      </w:pPr>
      <w:bookmarkStart w:id="15" w:name="_Toc198849555"/>
      <w:r>
        <w:rPr>
          <w:lang w:eastAsia="en-GB" w:bidi="en-US"/>
        </w:rPr>
        <w:t>Sistematika</w:t>
      </w:r>
      <w:r>
        <w:t xml:space="preserve"> Penulisan</w:t>
      </w:r>
      <w:bookmarkEnd w:id="15"/>
    </w:p>
    <w:p w14:paraId="209C09AA" w14:textId="482FEEFE" w:rsidR="004428F7" w:rsidRDefault="00AC7D1A" w:rsidP="004428F7">
      <w:pPr>
        <w:ind w:firstLine="567"/>
      </w:pPr>
      <w:r w:rsidRPr="00AC7D1A">
        <w:t>Sistematika penulisan skripsi ini dirancang untuk memudahkan pembaca dalam memahami dan mengikuti alur argumentasi serta temuan penelitian. Berikut adalah uraian jelas mengenai setiap bab yang akan ada dalam skripsi ini:</w:t>
      </w:r>
    </w:p>
    <w:p w14:paraId="23CAE659" w14:textId="77777777" w:rsidR="00AC7D1A" w:rsidRDefault="00AC7D1A" w:rsidP="00AC7D1A">
      <w:pPr>
        <w:pStyle w:val="ListParagraph"/>
        <w:numPr>
          <w:ilvl w:val="0"/>
          <w:numId w:val="13"/>
        </w:numPr>
        <w:ind w:left="426" w:hanging="426"/>
      </w:pPr>
      <w:r>
        <w:lastRenderedPageBreak/>
        <w:t>Halaman Judul dan Halaman Pengesahan:</w:t>
      </w:r>
    </w:p>
    <w:p w14:paraId="39F3B57B" w14:textId="58614644" w:rsidR="00AC7D1A" w:rsidRDefault="00AC7D1A" w:rsidP="00AC7D1A">
      <w:pPr>
        <w:pStyle w:val="ListParagraph"/>
        <w:ind w:left="426"/>
      </w:pPr>
      <w:r>
        <w:t>Halaman judul berisi informasi mengenai judul skripsi, nama penulis, institusi, tahun penulisan, dan informasi lain yang relevan.</w:t>
      </w:r>
    </w:p>
    <w:p w14:paraId="5585FEA8" w14:textId="77777777" w:rsidR="00AC7D1A" w:rsidRDefault="00AC7D1A" w:rsidP="00AC7D1A">
      <w:pPr>
        <w:pStyle w:val="ListParagraph"/>
        <w:numPr>
          <w:ilvl w:val="0"/>
          <w:numId w:val="13"/>
        </w:numPr>
        <w:ind w:left="426" w:hanging="426"/>
      </w:pPr>
      <w:r>
        <w:t>Halaman pengesahan mencantumkan tanda tangan dan persetujuan dari pembimbing skripsi serta pihak-pihak terkait lainnya.</w:t>
      </w:r>
    </w:p>
    <w:p w14:paraId="10875E1B" w14:textId="77777777" w:rsidR="00AC7D1A" w:rsidRDefault="00AC7D1A" w:rsidP="00AC7D1A">
      <w:pPr>
        <w:pStyle w:val="ListParagraph"/>
        <w:numPr>
          <w:ilvl w:val="0"/>
          <w:numId w:val="13"/>
        </w:numPr>
        <w:ind w:left="426" w:hanging="426"/>
      </w:pPr>
      <w:r>
        <w:t>Abstrak:</w:t>
      </w:r>
    </w:p>
    <w:p w14:paraId="3431FAF1" w14:textId="4D0D1E0A" w:rsidR="00AC7D1A" w:rsidRDefault="00AC7D1A" w:rsidP="00AC7D1A">
      <w:pPr>
        <w:pStyle w:val="ListParagraph"/>
        <w:ind w:left="426"/>
      </w:pPr>
      <w:r>
        <w:t>Abstrak merangkum secara singkat isi keseluruhan skripsi, termasuk tujuan penelitian, metode, temuan utama, dan implikasi hasil penelitian.</w:t>
      </w:r>
    </w:p>
    <w:p w14:paraId="7C74ADD0" w14:textId="77777777" w:rsidR="00AC7D1A" w:rsidRDefault="00AC7D1A" w:rsidP="00AC7D1A">
      <w:pPr>
        <w:pStyle w:val="ListParagraph"/>
        <w:numPr>
          <w:ilvl w:val="0"/>
          <w:numId w:val="13"/>
        </w:numPr>
        <w:ind w:left="426" w:hanging="426"/>
      </w:pPr>
      <w:r>
        <w:t>Kata Pengantar:</w:t>
      </w:r>
    </w:p>
    <w:p w14:paraId="233D0298" w14:textId="77777777" w:rsidR="00AC7D1A" w:rsidRDefault="00AC7D1A" w:rsidP="00AC7D1A">
      <w:pPr>
        <w:pStyle w:val="ListParagraph"/>
        <w:ind w:left="426"/>
      </w:pPr>
      <w:r>
        <w:t>Bagian ini memberikan pengantar mengenai latar belakang penelitian, alasan pemilihan topik, tujuan penelitian, serta gambaran umum mengenai struktur dan sistematika skripsi.</w:t>
      </w:r>
    </w:p>
    <w:p w14:paraId="769948C6" w14:textId="77777777" w:rsidR="00AC7D1A" w:rsidRDefault="00AC7D1A" w:rsidP="00AC7D1A">
      <w:pPr>
        <w:pStyle w:val="ListParagraph"/>
        <w:numPr>
          <w:ilvl w:val="0"/>
          <w:numId w:val="13"/>
        </w:numPr>
        <w:ind w:left="426" w:hanging="426"/>
      </w:pPr>
      <w:r>
        <w:t>Bab I. Pendahuluan:</w:t>
      </w:r>
    </w:p>
    <w:p w14:paraId="7189BFAD" w14:textId="77777777" w:rsidR="00AC7D1A" w:rsidRDefault="00AC7D1A" w:rsidP="00AC7D1A">
      <w:pPr>
        <w:pStyle w:val="ListParagraph"/>
        <w:ind w:left="426"/>
      </w:pPr>
      <w:r>
        <w:t>Bab ini menjelaskan latar belakang masalah, rumusan masalah, tujuan penelitian, manfaat penelitian, batasan penelitian, serta sistematika penulisan skripsi.</w:t>
      </w:r>
    </w:p>
    <w:p w14:paraId="4C8B317B" w14:textId="77777777" w:rsidR="00AC7D1A" w:rsidRDefault="00AC7D1A" w:rsidP="00AC7D1A">
      <w:pPr>
        <w:pStyle w:val="ListParagraph"/>
        <w:numPr>
          <w:ilvl w:val="0"/>
          <w:numId w:val="13"/>
        </w:numPr>
        <w:ind w:left="426" w:hanging="426"/>
      </w:pPr>
      <w:r>
        <w:t>Bab II. Tinjauan Pustaka:</w:t>
      </w:r>
    </w:p>
    <w:p w14:paraId="12F6093D" w14:textId="77777777" w:rsidR="00AC7D1A" w:rsidRDefault="00AC7D1A" w:rsidP="00AC7D1A">
      <w:pPr>
        <w:pStyle w:val="ListParagraph"/>
        <w:ind w:left="426"/>
      </w:pPr>
      <w:r>
        <w:t>Bab ini berisi tinjauan terhadap kajian-kajian terdahulu yang relevan dengan topik penelitian, termasuk teori-teori yang mendukung, konsep-konsep yang terkait, dan hasil penelitian sebelumnya.</w:t>
      </w:r>
    </w:p>
    <w:p w14:paraId="03CD1C91" w14:textId="77777777" w:rsidR="00AC7D1A" w:rsidRDefault="00AC7D1A" w:rsidP="00AC7D1A">
      <w:pPr>
        <w:pStyle w:val="ListParagraph"/>
        <w:numPr>
          <w:ilvl w:val="0"/>
          <w:numId w:val="13"/>
        </w:numPr>
        <w:ind w:left="426" w:hanging="426"/>
      </w:pPr>
      <w:r>
        <w:t>Bab III. Metode Penelitian:</w:t>
      </w:r>
    </w:p>
    <w:p w14:paraId="6ECD8B03" w14:textId="77777777" w:rsidR="00AC7D1A" w:rsidRDefault="00AC7D1A" w:rsidP="00AC7D1A">
      <w:pPr>
        <w:pStyle w:val="ListParagraph"/>
        <w:ind w:left="426"/>
      </w:pPr>
      <w:r>
        <w:lastRenderedPageBreak/>
        <w:t>Bagian ini menjelaskan secara rinci tentang desain penelitian, populasi dan sampel, teknik pengumpulan data, instrumen penelitian, serta prosedur analisis data yang digunakan.</w:t>
      </w:r>
    </w:p>
    <w:p w14:paraId="5E5AF5F6" w14:textId="70CA80F6" w:rsidR="00AC7D1A" w:rsidRDefault="00AC7D1A" w:rsidP="00AC7D1A">
      <w:pPr>
        <w:pStyle w:val="ListParagraph"/>
        <w:numPr>
          <w:ilvl w:val="0"/>
          <w:numId w:val="13"/>
        </w:numPr>
        <w:ind w:left="426" w:hanging="426"/>
      </w:pPr>
      <w:r>
        <w:t xml:space="preserve">Bab IV. Hasil </w:t>
      </w:r>
      <w:r w:rsidR="00D30510">
        <w:t>dan Pembahasan</w:t>
      </w:r>
      <w:r>
        <w:t>:</w:t>
      </w:r>
    </w:p>
    <w:p w14:paraId="629AD294" w14:textId="43837470" w:rsidR="00AC7D1A" w:rsidRDefault="00AC7D1A" w:rsidP="00AC7D1A">
      <w:pPr>
        <w:pStyle w:val="ListParagraph"/>
        <w:ind w:left="426"/>
      </w:pPr>
      <w:r>
        <w:t>Bab ini berisi presentasi dan analisis data yang telah diperoleh dari penelitian, termasuk temuan-temuan utama yang relevan dengan pertanyaan penelitian.</w:t>
      </w:r>
      <w:r w:rsidR="00D30510">
        <w:t xml:space="preserve"> Bab ini juga merupakan ruang untuk menginterpretasikan temuan penelitian, membandingkan dengan teori atau penelitian terdahulu, mengeksplorasi implikasi hasil penelitian, serta memberikan saran dan rekomendasi</w:t>
      </w:r>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Bab ini menyajikan kesimpulan dari keseluruhan penelitian, mengaitkan dengan tujuan penelitian, menyajikan implikasi praktis, dan memberikan saran untuk penelitian selanjutnya.</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Bagian ini mencantumkan semua referensi yang digunakan dalam skripsi, disusun sesuai dengan aturan penulisan daftar pustaka yang berlaku.</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t>Lampiran berisi informasi tambahan seperti instrumen penelitian, data tambahan, dan materi pendukung lainnya yang relevan dengan skripsi.</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r w:rsidR="00DD6C39">
        <w:rPr>
          <w:lang w:eastAsia="en-GB" w:bidi="en-US"/>
        </w:rPr>
        <w:t>Kerangka</w:t>
      </w:r>
      <w:r w:rsidR="00DD6C39">
        <w:rPr>
          <w:lang w:eastAsia="en-GB"/>
        </w:rPr>
        <w:t xml:space="preserve"> Pikir Penelitian</w:t>
      </w:r>
      <w:bookmarkEnd w:id="17"/>
    </w:p>
    <w:p w14:paraId="1ACB8AF1" w14:textId="7BE3E85C" w:rsidR="00DD6C39" w:rsidRDefault="00670D7D" w:rsidP="00670D7D">
      <w:pPr>
        <w:ind w:firstLine="720"/>
        <w:rPr>
          <w:lang w:eastAsia="en-GB"/>
        </w:rPr>
      </w:pPr>
      <w:r w:rsidRPr="00670D7D">
        <w:rPr>
          <w:lang w:eastAsia="en-GB"/>
        </w:rPr>
        <w:t>Kerangka Pikir Penelitian adalah struktur intelektual yang mengemuka dalam sebuah studi, yang bertindak sebagai pijakan teoritis dan metodologis bagi penyelidikan yang dilakukan. Dalam konteks penelitian, kerangka pikir berfungsi sebagai fondasi kritis yang membimbing penyelidik dalam merumuskan pertanyaan penelitian yang relevan, mengidentifikasi variabel yang signifikan untuk diselidiki, dan menetapkan pendekatan metodologis yang sesuai untuk mengumpulkan dan menganalisis data. Dengan demikian, kerangka pikir memberikan arahan yang penting bagi jalannya penelitian, memastikan bahwa penelitian tersebut terfokus, terarah, dan dilakukan dengan metodologi yang valid dan tepat.</w:t>
      </w:r>
      <w:r w:rsidR="00C77CCA">
        <w:rPr>
          <w:lang w:eastAsia="en-GB"/>
        </w:rPr>
        <w:t xml:space="preserve"> Yang digambarkan dalam bentuk bagan yang mencakup: ringkassan masalah, ringkasan tujuan, metodologi, hasil yang diharapkan (isinya bukan dalam bentuk narasai).</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r w:rsidR="00CE1DCC">
        <w:rPr>
          <w:lang w:eastAsia="en-GB" w:bidi="en-US"/>
        </w:rPr>
        <w:t>Landasan</w:t>
      </w:r>
      <w:r w:rsidR="00CE1DCC">
        <w:rPr>
          <w:lang w:eastAsia="en-GB"/>
        </w:rPr>
        <w:t xml:space="preserve"> Teori</w:t>
      </w:r>
      <w:bookmarkEnd w:id="18"/>
    </w:p>
    <w:p w14:paraId="775B3A6D" w14:textId="5E6CAA6C" w:rsidR="00DD69AA" w:rsidRDefault="007118CD" w:rsidP="00DD69AA">
      <w:pPr>
        <w:ind w:firstLine="567"/>
        <w:rPr>
          <w:lang w:eastAsia="en-GB"/>
        </w:rPr>
      </w:pPr>
      <w:r w:rsidRPr="007118CD">
        <w:rPr>
          <w:lang w:eastAsia="en-GB"/>
        </w:rPr>
        <w:t xml:space="preserve">Komponen penting dari penelitian adalah landasan teori, yang tidak hanya memberikan kerangka konseptual tetapi juga memberikan pemahaman mendalam tentang teori-teori yang relevan yang menjadi landasan utama penelitian. Dengan landasan teori yang solid, penelitian dapat dikendalikan dan diarahkan secara efektif, memastikan bahwa setiap langkah dalam proses penyelidikan memperoleh arahan yang jelas dari pemahaman teoretis yang telah mapan. Dengan demikian, landasan teori yang solid memungkinkan penelitian untuk mencapai hasil yang </w:t>
      </w:r>
      <w:r w:rsidRPr="007118CD">
        <w:rPr>
          <w:lang w:eastAsia="en-GB"/>
        </w:rPr>
        <w:lastRenderedPageBreak/>
        <w:t>Oleh karena itu, landasan teori berfungsi sebagai dasar untuk penelitian dan memberikan arahan penting untuk proses pengembangan dan interpretasi hasil penelitian.</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r>
        <w:rPr>
          <w:lang w:eastAsia="en-GB" w:bidi="en-US"/>
        </w:rPr>
        <w:t>Landasan</w:t>
      </w:r>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Jika Ada gambar yang akan ditampilkan lihat Contoh ini</w:t>
      </w:r>
      <w:r w:rsidR="009025A1">
        <w:rPr>
          <w:lang w:eastAsia="en-GB"/>
        </w:rPr>
        <w:t>, tampilkan centre dan harap dijelaskan setiap gambar yang di tampilkan</w:t>
      </w:r>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ada menggunakan rumus  gunakankan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r>
        <w:rPr>
          <w:rFonts w:eastAsiaTheme="minorEastAsia"/>
          <w:lang w:eastAsia="en-GB"/>
        </w:rPr>
        <w:t>Gunakan Seperti ini, jangan kopi paste gambar untuk formulanya</w:t>
      </w:r>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r>
        <w:rPr>
          <w:lang w:eastAsia="en-GB" w:bidi="en-US"/>
        </w:rPr>
        <w:t>Landasan</w:t>
      </w:r>
      <w:r>
        <w:rPr>
          <w:lang w:eastAsia="en-GB"/>
        </w:rPr>
        <w:t xml:space="preserve"> Teori 2</w:t>
      </w:r>
      <w:bookmarkEnd w:id="20"/>
    </w:p>
    <w:p w14:paraId="66C343BC" w14:textId="47A8C69A" w:rsidR="00557EA1" w:rsidRDefault="00557EA1" w:rsidP="00557EA1">
      <w:pPr>
        <w:rPr>
          <w:lang w:eastAsia="en-GB"/>
        </w:rPr>
      </w:pPr>
      <w:r>
        <w:rPr>
          <w:lang w:eastAsia="en-GB"/>
        </w:rPr>
        <w:tab/>
        <w:t xml:space="preserve">Kutipan referensi gunakanlah tools seperti mendelay atau tools yang lain dan lakukan kutipan dengan benar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Ini Contoh gambar</w:t>
      </w:r>
      <w:bookmarkEnd w:id="21"/>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r>
        <w:rPr>
          <w:lang w:eastAsia="en-GB" w:bidi="en-US"/>
        </w:rPr>
        <w:t>Landasan</w:t>
      </w:r>
      <w:r>
        <w:rPr>
          <w:lang w:eastAsia="en-GB"/>
        </w:rPr>
        <w:t xml:space="preserve"> Teori 3</w:t>
      </w:r>
      <w:bookmarkEnd w:id="22"/>
    </w:p>
    <w:p w14:paraId="1F2D0E08" w14:textId="2AF22B25" w:rsidR="00E243FA" w:rsidRPr="00E243FA" w:rsidRDefault="00E243FA" w:rsidP="00E243FA">
      <w:pPr>
        <w:rPr>
          <w:lang w:eastAsia="en-GB"/>
        </w:rPr>
      </w:pPr>
      <w:r>
        <w:rPr>
          <w:lang w:eastAsia="en-GB"/>
        </w:rPr>
        <w:tab/>
        <w:t>Tuliskan landasan teorinya lebih lengkap</w:t>
      </w:r>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r>
        <w:rPr>
          <w:lang w:eastAsia="en-GB" w:bidi="en-US"/>
        </w:rPr>
        <w:t>Penelitian</w:t>
      </w:r>
      <w:r>
        <w:rPr>
          <w:lang w:eastAsia="en-GB"/>
        </w:rPr>
        <w:t xml:space="preserve"> Terkait</w:t>
      </w:r>
      <w:bookmarkEnd w:id="23"/>
    </w:p>
    <w:p w14:paraId="7E90312B" w14:textId="7947E1B7" w:rsidR="00D365B2" w:rsidRDefault="007118CD" w:rsidP="00B07757">
      <w:pPr>
        <w:ind w:firstLine="720"/>
        <w:rPr>
          <w:lang w:eastAsia="en-GB"/>
        </w:rPr>
      </w:pPr>
      <w:r w:rsidRPr="007118CD">
        <w:rPr>
          <w:lang w:eastAsia="en-GB"/>
        </w:rPr>
        <w:t>Tinjauan literatur, juga dikenal sebagai penelitian terkait, adalah bagian penting dari penelitian yang memberikan gambaran menyeluruh tentang kemajuan penelitian sebelumnya yang berkaitan langsung dengan topik penelitian Anda. Melalui tinjauan literatur ini, Anda dapat menemukan informasi tentang konsep-konsep yang telah dipelajari, metodologi yang digunakan, hasil yang dihasilkan, dan interpretasi dari peneliti sebelumnya dalam bidang yang sama.</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r w:rsidRPr="00B8216A">
        <w:t>Penelitian Terkait</w:t>
      </w:r>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r>
              <w:rPr>
                <w:lang w:eastAsia="en-GB"/>
              </w:rPr>
              <w:t>Judul Penelitian</w:t>
            </w:r>
          </w:p>
        </w:tc>
        <w:tc>
          <w:tcPr>
            <w:tcW w:w="2456" w:type="dxa"/>
          </w:tcPr>
          <w:p w14:paraId="1354DF62" w14:textId="2E1682B4" w:rsidR="00120568" w:rsidRDefault="00120568" w:rsidP="00D4117C">
            <w:pPr>
              <w:spacing w:line="240" w:lineRule="auto"/>
              <w:jc w:val="center"/>
              <w:rPr>
                <w:lang w:eastAsia="en-GB"/>
              </w:rPr>
            </w:pPr>
            <w:r>
              <w:rPr>
                <w:lang w:eastAsia="en-GB"/>
              </w:rPr>
              <w:t>Metode / Hasil Penelitian</w:t>
            </w:r>
          </w:p>
        </w:tc>
        <w:tc>
          <w:tcPr>
            <w:tcW w:w="2932" w:type="dxa"/>
          </w:tcPr>
          <w:p w14:paraId="3A0A67E0" w14:textId="62113B2E" w:rsidR="00120568" w:rsidRDefault="00120568" w:rsidP="00D4117C">
            <w:pPr>
              <w:spacing w:line="240" w:lineRule="auto"/>
              <w:jc w:val="center"/>
              <w:rPr>
                <w:lang w:eastAsia="en-GB"/>
              </w:rPr>
            </w:pPr>
            <w:r>
              <w:rPr>
                <w:lang w:eastAsia="en-GB"/>
              </w:rPr>
              <w:t>Penelitian Yang dilakukan</w:t>
            </w:r>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r>
              <w:rPr>
                <w:lang w:eastAsia="en-GB"/>
              </w:rPr>
              <w:t>R</w:t>
            </w:r>
            <w:r w:rsidR="008714B4">
              <w:rPr>
                <w:lang w:eastAsia="en-GB"/>
              </w:rPr>
              <w:t>ancang bangun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r>
              <w:rPr>
                <w:lang w:eastAsia="en-GB"/>
              </w:rPr>
              <w:t>Uraikan singkat hasil dan metode penelitian yang dilakukan</w:t>
            </w:r>
          </w:p>
        </w:tc>
        <w:tc>
          <w:tcPr>
            <w:tcW w:w="2932" w:type="dxa"/>
          </w:tcPr>
          <w:p w14:paraId="7D77E1E1" w14:textId="41CE8466" w:rsidR="00120568" w:rsidRDefault="00D4117C" w:rsidP="00D4117C">
            <w:pPr>
              <w:spacing w:line="240" w:lineRule="auto"/>
              <w:rPr>
                <w:lang w:eastAsia="en-GB"/>
              </w:rPr>
            </w:pPr>
            <w:r>
              <w:rPr>
                <w:lang w:eastAsia="en-GB"/>
              </w:rPr>
              <w:t>Uraikan singkat rencana penelitian yang akan dilakukan yang berbeda dengan penelitian sebelumnya</w:t>
            </w:r>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t>Hipotesis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Bagian Hipotesis dalam proposal penelitian berisi dugaan sementara atau jawaban sementara terhadap rumusan masalah, yang akan dibuktikan melalui proses penelitian. Hipotesis harus dirumuskan secara jelas, logis, dan dapat diuji secara empiris dengan data</w:t>
      </w:r>
      <w:r>
        <w:rPr>
          <w:lang w:eastAsia="en-GB"/>
        </w:rPr>
        <w:t xml:space="preserve">. </w:t>
      </w:r>
      <w:r w:rsidRPr="00E43E9F">
        <w:rPr>
          <w:lang w:eastAsia="en-GB"/>
        </w:rPr>
        <w:t>Hipotesis harus dapat diuji secara statistik (untuk penelitian kuantitatif) atau ditelusuri secara mendalam (untuk penelitian kualitatif)</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Waktu dan Tempat Penelitian</w:t>
      </w:r>
      <w:bookmarkEnd w:id="26"/>
    </w:p>
    <w:p w14:paraId="100F0CE8" w14:textId="32515010" w:rsidR="00293552" w:rsidRPr="00293552" w:rsidRDefault="00293552" w:rsidP="00293552">
      <w:pPr>
        <w:ind w:firstLine="709"/>
        <w:rPr>
          <w:lang w:eastAsia="en-GB"/>
        </w:rPr>
      </w:pPr>
      <w:r w:rsidRPr="00293552">
        <w:rPr>
          <w:lang w:eastAsia="en-GB"/>
        </w:rPr>
        <w:t>Dalam subbab ini, akan diuraikan mengenai kapan dan di mana penelitian dilakukan. Hal ini penting untuk memberikan konteks terhadap pembaca mengenai kondisi lingkungan dan situasi saat penelitian dilakukan</w:t>
      </w:r>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Penelitian</w:t>
      </w:r>
      <w:bookmarkEnd w:id="27"/>
    </w:p>
    <w:p w14:paraId="542C48FA" w14:textId="57C9D11B" w:rsidR="00293552" w:rsidRPr="00293552" w:rsidRDefault="00293552" w:rsidP="00293552">
      <w:pPr>
        <w:ind w:firstLine="709"/>
      </w:pPr>
      <w:r w:rsidRPr="00293552">
        <w:t>Jenis penelitian merujuk pada pendekatan metodologis yang digunakan untuk mengumpulkan dan menganalisis data dalam suatu studi. Penelitian dapat diklasifikasikan ke dalam beberapa jenis berdasarkan tujuan, metode, dan pendekatan analisis yang digunakan</w:t>
      </w:r>
      <w:r w:rsidR="00EA68AA">
        <w:t xml:space="preserve"> (</w:t>
      </w:r>
      <w:r w:rsidR="00EA68AA" w:rsidRPr="00EA68AA">
        <w:t>Deskriptif,Eksploratif, Kuantitatif, Kualitatif, Gabungan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r w:rsidRPr="00A77922">
        <w:rPr>
          <w:lang w:eastAsia="en-GB"/>
        </w:rPr>
        <w:t>Sumber</w:t>
      </w:r>
      <w:r>
        <w:rPr>
          <w:spacing w:val="-10"/>
        </w:rPr>
        <w:t xml:space="preserve"> </w:t>
      </w:r>
      <w:r>
        <w:rPr>
          <w:spacing w:val="-6"/>
        </w:rPr>
        <w:t>Data</w:t>
      </w:r>
      <w:bookmarkEnd w:id="28"/>
    </w:p>
    <w:p w14:paraId="7F3FFE97" w14:textId="7062B476" w:rsidR="00EA68AA" w:rsidRDefault="00EA68AA" w:rsidP="00EA68AA">
      <w:pPr>
        <w:ind w:firstLine="709"/>
      </w:pPr>
      <w:r w:rsidRPr="00EA68AA">
        <w:t>Sumber data merujuk pada tempat atau cara di mana data yang digunakan dalam penelitian diperoleh. Pemilihan sumber data yang tepat sangat penting untuk memastikan ketersediaan data yang relevan dan valid untuk menjawab pertanyaan penelitian</w:t>
      </w:r>
      <w:r w:rsidR="007F4862">
        <w:t xml:space="preserve"> (</w:t>
      </w:r>
      <w:r w:rsidR="007F4862" w:rsidRPr="007F4862">
        <w:t>Data Primer, Data Sekunder, Data Kualitatif, Data Kuantitatif dll</w:t>
      </w:r>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r>
        <w:rPr>
          <w:spacing w:val="-7"/>
        </w:rPr>
        <w:t>Pengumpulan</w:t>
      </w:r>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pengumpulan data merujuk pada teknik </w:t>
      </w:r>
      <w:r w:rsidR="00710C89">
        <w:t xml:space="preserve">dan </w:t>
      </w:r>
      <w:r w:rsidRPr="0082008B">
        <w:t xml:space="preserve">alat yang digunakan untuk mengumpulkan </w:t>
      </w:r>
      <w:r w:rsidR="000F4BDB">
        <w:t>data</w:t>
      </w:r>
      <w:r w:rsidRPr="0082008B">
        <w:t xml:space="preserve"> yang diperlukan dalam penelitian</w:t>
      </w:r>
      <w:r>
        <w:t xml:space="preserve"> (</w:t>
      </w:r>
      <w:r w:rsidRPr="0082008B">
        <w:t>Survei,</w:t>
      </w:r>
      <w:r w:rsidR="007F4862">
        <w:t xml:space="preserve"> </w:t>
      </w:r>
      <w:r w:rsidRPr="0082008B">
        <w:t xml:space="preserve">Wawancara, </w:t>
      </w:r>
      <w:r w:rsidRPr="0082008B">
        <w:lastRenderedPageBreak/>
        <w:t>Observasi, Analisis Dokumen, dll</w:t>
      </w:r>
      <w:r>
        <w:t>)</w:t>
      </w:r>
      <w:r w:rsidR="000F4BDB">
        <w:t>. Jumlah data, jumlah sampel yang digunakan, variabel/parameter yang digunakan</w:t>
      </w:r>
      <w:r w:rsidR="0093248D">
        <w:t>.</w:t>
      </w:r>
    </w:p>
    <w:p w14:paraId="29720AD2" w14:textId="12BF04CA" w:rsidR="0018102E" w:rsidRDefault="0018102E" w:rsidP="001B3110">
      <w:pPr>
        <w:pStyle w:val="Heading2"/>
        <w:numPr>
          <w:ilvl w:val="1"/>
          <w:numId w:val="16"/>
        </w:numPr>
        <w:ind w:left="709"/>
        <w:rPr>
          <w:lang w:eastAsia="en-GB"/>
        </w:rPr>
      </w:pPr>
      <w:bookmarkStart w:id="30" w:name="_Toc198849569"/>
      <w:r>
        <w:rPr>
          <w:lang w:eastAsia="en-GB"/>
        </w:rPr>
        <w:t>Populasi dan Sampel</w:t>
      </w:r>
      <w:bookmarkEnd w:id="30"/>
    </w:p>
    <w:p w14:paraId="1C2ABBD4" w14:textId="79DBB84C" w:rsidR="00A77922" w:rsidRPr="00A77922" w:rsidRDefault="005B3A10" w:rsidP="005B3A10">
      <w:pPr>
        <w:ind w:firstLine="709"/>
        <w:rPr>
          <w:lang w:eastAsia="en-GB"/>
        </w:rPr>
      </w:pPr>
      <w:r>
        <w:t>M</w:t>
      </w:r>
      <w:r w:rsidR="00A77922" w:rsidRPr="007F482B">
        <w:t xml:space="preserve">enjelaskan tentang siapa atau apa yang menjadi objek penelitian dan </w:t>
      </w:r>
      <w:r w:rsidR="00A77922" w:rsidRPr="007F482B">
        <w:rPr>
          <w:lang w:eastAsia="en-GB"/>
        </w:rPr>
        <w:t>bagaimana peneliti memilih sebagian dari objek tersebut untuk dianalisis</w:t>
      </w:r>
      <w:r w:rsidR="00A77922" w:rsidRPr="007F482B">
        <w:t xml:space="preserve"> lebih lanjut, teknik pengambilan sampel dan jumlah sampel yang digunakan</w:t>
      </w:r>
    </w:p>
    <w:p w14:paraId="22B2D939" w14:textId="62FD45F7" w:rsidR="002724B1" w:rsidRDefault="002724B1" w:rsidP="001B3110">
      <w:pPr>
        <w:pStyle w:val="Heading2"/>
        <w:numPr>
          <w:ilvl w:val="1"/>
          <w:numId w:val="16"/>
        </w:numPr>
        <w:ind w:left="709"/>
        <w:rPr>
          <w:lang w:eastAsia="en-GB"/>
        </w:rPr>
      </w:pPr>
      <w:bookmarkStart w:id="31" w:name="_Toc198849570"/>
      <w:r>
        <w:rPr>
          <w:bCs/>
        </w:rPr>
        <w:t>Bahan dan Alat Penelitian</w:t>
      </w:r>
      <w:bookmarkEnd w:id="31"/>
      <w:r>
        <w:rPr>
          <w:lang w:eastAsia="en-GB"/>
        </w:rPr>
        <w:t xml:space="preserve"> </w:t>
      </w:r>
    </w:p>
    <w:p w14:paraId="2AC8573E" w14:textId="1FD214D4" w:rsidR="00731687" w:rsidRPr="00731687" w:rsidRDefault="00731687" w:rsidP="00731687">
      <w:pPr>
        <w:ind w:firstLine="709"/>
        <w:rPr>
          <w:lang w:eastAsia="en-GB"/>
        </w:rPr>
      </w:pPr>
      <w:r w:rsidRPr="00731687">
        <w:rPr>
          <w:lang w:eastAsia="en-GB"/>
        </w:rPr>
        <w:t>Subbab ini membahas mengenai bahan-bahan serta alat-alat yang digunakan dalam proses penelitian. Pemilihan bahan dan alat yang tepat sangat penting untuk memastikan kelancaran dan keakuratan proses penelitian</w:t>
      </w:r>
    </w:p>
    <w:p w14:paraId="7A18CCB2" w14:textId="0947805E" w:rsidR="00252DF2" w:rsidRDefault="002724B1" w:rsidP="001B3110">
      <w:pPr>
        <w:pStyle w:val="Heading2"/>
        <w:numPr>
          <w:ilvl w:val="1"/>
          <w:numId w:val="16"/>
        </w:numPr>
        <w:ind w:left="709"/>
        <w:rPr>
          <w:bCs/>
        </w:rPr>
      </w:pPr>
      <w:bookmarkStart w:id="32" w:name="_Toc198849571"/>
      <w:r>
        <w:rPr>
          <w:bCs/>
        </w:rPr>
        <w:t>Metode Pengujian</w:t>
      </w:r>
      <w:bookmarkEnd w:id="32"/>
    </w:p>
    <w:p w14:paraId="69A0AB17" w14:textId="3432F87C" w:rsidR="00731687" w:rsidRPr="00731687" w:rsidRDefault="00731687" w:rsidP="00731687">
      <w:pPr>
        <w:ind w:firstLine="709"/>
      </w:pPr>
      <w:r w:rsidRPr="00731687">
        <w:t>Subbab ini membahas mengenai metode-metode yang digunakan untuk menguji hipotesis, model, atau asumsi yang diajukan dalam penelitian. Pengujian ini bertujuan untuk memvalidasi atau mengevaluasi kebenaran dari temuan yang dihasilkan</w:t>
      </w:r>
      <w:r w:rsidR="007C7F0C">
        <w:t xml:space="preserve">. </w:t>
      </w:r>
      <w:r w:rsidR="0052527D">
        <w:t>Pengujian ini harus sampai pada proses validasi</w:t>
      </w:r>
      <w:r w:rsidR="000E755E">
        <w:t xml:space="preserve"> ketercapaian tujuan penelitian</w:t>
      </w:r>
      <w:r w:rsidR="00D678DB">
        <w:t>.</w:t>
      </w:r>
    </w:p>
    <w:p w14:paraId="3D479BED" w14:textId="6A86F82A" w:rsidR="002724B1" w:rsidRDefault="002724B1" w:rsidP="001B3110">
      <w:pPr>
        <w:pStyle w:val="Heading2"/>
        <w:numPr>
          <w:ilvl w:val="1"/>
          <w:numId w:val="16"/>
        </w:numPr>
        <w:ind w:left="709"/>
      </w:pPr>
      <w:bookmarkStart w:id="33" w:name="_Toc198849572"/>
      <w:r>
        <w:t>Prosedur Penelitian</w:t>
      </w:r>
      <w:bookmarkEnd w:id="33"/>
    </w:p>
    <w:p w14:paraId="1201BE6F" w14:textId="41DD21A8" w:rsidR="00731687" w:rsidRPr="00731687" w:rsidRDefault="0072375D" w:rsidP="00731687">
      <w:pPr>
        <w:ind w:firstLine="709"/>
      </w:pPr>
      <w:r w:rsidRPr="0072375D">
        <w:t xml:space="preserve">Subbab ini menguraikan secara terperinci langkah-langkah atau prosedur yang dijalankan dalam pelaksanaan penelitian. Melalui prosedur penelitian ini, </w:t>
      </w:r>
      <w:r w:rsidRPr="0072375D">
        <w:lastRenderedPageBreak/>
        <w:t>setiap tahapan dijabarkan secara mendetail untuk memberikan pemahaman yang jelas mengenai bagaimana tujuan penelitian dapat dicapai dengan efektif.</w:t>
      </w:r>
    </w:p>
    <w:p w14:paraId="1AF829B8" w14:textId="5CA40D02" w:rsidR="002724B1" w:rsidRPr="002724B1" w:rsidRDefault="002724B1" w:rsidP="001B3110">
      <w:pPr>
        <w:pStyle w:val="Heading2"/>
        <w:numPr>
          <w:ilvl w:val="1"/>
          <w:numId w:val="16"/>
        </w:numPr>
        <w:ind w:left="709"/>
      </w:pPr>
      <w:bookmarkStart w:id="34" w:name="_Toc198849573"/>
      <w:r>
        <w:t>Jadwal Penelitian</w:t>
      </w:r>
      <w:bookmarkEnd w:id="34"/>
    </w:p>
    <w:p w14:paraId="694CCE51" w14:textId="456B1D2E" w:rsidR="002724B1" w:rsidRDefault="00BC2A93" w:rsidP="00731687">
      <w:pPr>
        <w:ind w:firstLine="709"/>
      </w:pPr>
      <w:r w:rsidRPr="00BC2A93">
        <w:t>Subbab ini merinci tentang jadwal atau rencana waktu yang diterapkan dalam pelaksanaan penelitian. Jadwal penelitian mencakup alokasi waktu untuk setiap tahapan penelitian, dimulai dari tahap perencanaan hingga penyusunan laporan hasil penelitian. Dengan menyajikan jadwal secara terperinci, pembaca akan mendapatkan gambaran yang komprehensif mengenai bagaimana waktu digunakan dengan efisien dalam setiap fase penelitian</w:t>
      </w:r>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Jadwal Penelitian</w:t>
      </w:r>
      <w:bookmarkEnd w:id="35"/>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r w:rsidRPr="00074D1A">
              <w:rPr>
                <w:b/>
                <w:bCs/>
              </w:rPr>
              <w:t>Keterangan</w:t>
            </w:r>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r w:rsidRPr="00074D1A">
              <w:rPr>
                <w:b/>
                <w:bCs/>
              </w:rPr>
              <w:t>Tahun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r w:rsidRPr="00074D1A">
              <w:rPr>
                <w:b/>
                <w:bCs/>
              </w:rPr>
              <w:t>Februari</w:t>
            </w:r>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Nama Kegiatan</w:t>
            </w:r>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Nama Kegiatan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r>
        <w:t>Perancangan Solusi</w:t>
      </w:r>
      <w:bookmarkEnd w:id="36"/>
    </w:p>
    <w:p w14:paraId="5A47D29F" w14:textId="23994DE9" w:rsidR="00252DF2" w:rsidRDefault="008617BA" w:rsidP="008617BA">
      <w:pPr>
        <w:ind w:firstLine="709"/>
        <w:rPr>
          <w:lang w:eastAsia="en-GB"/>
        </w:rPr>
      </w:pPr>
      <w:r w:rsidRPr="008617BA">
        <w:rPr>
          <w:lang w:eastAsia="en-GB"/>
        </w:rPr>
        <w:t xml:space="preserve">Perancangan solusi merupakan tahap penting dalam penelitian yang bertujuan untuk menjawab pokok permasalahan dan pertanyaan penelitian yang telah dirumuskan sebelumnya. Pada tahap ini, peneliti menyusun rancangan sistem atau pendekatan yang akan digunakan untuk menghasilkan solusi terhadap permasalahan yang diidentifikasi. Perancangan solusi dapat diwujudkan dalam </w:t>
      </w:r>
      <w:r w:rsidRPr="008617BA">
        <w:rPr>
          <w:lang w:eastAsia="en-GB"/>
        </w:rPr>
        <w:lastRenderedPageBreak/>
        <w:t>berbagai bentuk, tergantung pada jenis penelitian dan pendekatan yang digunakan. Beberapa bentuk perancangan yang umum digunakan meliputi: Use Case Diagram, untuk menggambarkan interaksi antara aktor (pengguna atau sistem eksternal) dengan sistem yang dirancang. Blok Diagram, untuk menjelaskan alur data atau proses secara konseptual, biasanya digunakan untuk memperjelas hubungan antar komponen sistem. Prototipe, sebagai bentuk representasi awal dari sistem atau aplikasi yang dikembangkan, baik dalam bentuk antarmuka pengguna maupun simulasi sistem</w:t>
      </w:r>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ada </w:t>
      </w:r>
      <w:r w:rsidRPr="00557EA1">
        <w:rPr>
          <w:i/>
          <w:iCs/>
          <w:lang w:eastAsia="en-GB"/>
        </w:rPr>
        <w:t>source code</w:t>
      </w:r>
      <w:r>
        <w:rPr>
          <w:lang w:eastAsia="en-GB"/>
        </w:rPr>
        <w:t xml:space="preserve"> atau koding program yang akan dilampirkan buat seperti ini:</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Class Koneksi Kedatabase</w:t>
      </w:r>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r w:rsidR="00F1215B">
        <w:rPr>
          <w:lang w:eastAsia="en-GB"/>
        </w:rPr>
        <w:t xml:space="preserve">ada </w:t>
      </w:r>
      <w:r w:rsidR="00557EA1">
        <w:rPr>
          <w:lang w:eastAsia="en-GB"/>
        </w:rPr>
        <w:t>flowchat</w:t>
      </w:r>
      <w:r w:rsidR="00F1215B">
        <w:rPr>
          <w:lang w:eastAsia="en-GB"/>
        </w:rPr>
        <w:t xml:space="preserve"> yang mau dilampirkan </w:t>
      </w:r>
      <w:r w:rsidR="00557EA1">
        <w:rPr>
          <w:lang w:eastAsia="en-GB"/>
        </w:rPr>
        <w:t>buatlah dari tool seperti visio dan lainnya</w:t>
      </w:r>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4pt;height:348pt" o:ole="">
            <v:imagedata r:id="rId21" o:title=""/>
          </v:shape>
          <o:OLEObject Type="Embed" ProgID="Visio.Drawing.15" ShapeID="_x0000_i1025" DrawAspect="Content" ObjectID="_1822293173"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4FD040" w14:textId="77777777" w:rsidR="00756853" w:rsidRDefault="00756853" w:rsidP="00CF0DD0">
      <w:pPr>
        <w:spacing w:line="240" w:lineRule="auto"/>
      </w:pPr>
      <w:r>
        <w:separator/>
      </w:r>
    </w:p>
  </w:endnote>
  <w:endnote w:type="continuationSeparator" w:id="0">
    <w:p w14:paraId="28D38816" w14:textId="77777777" w:rsidR="00756853" w:rsidRDefault="00756853"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D26F0" w14:textId="77777777" w:rsidR="00756853" w:rsidRDefault="00756853" w:rsidP="00CF0DD0">
      <w:pPr>
        <w:spacing w:line="240" w:lineRule="auto"/>
      </w:pPr>
      <w:r>
        <w:separator/>
      </w:r>
    </w:p>
  </w:footnote>
  <w:footnote w:type="continuationSeparator" w:id="0">
    <w:p w14:paraId="16F51D7C" w14:textId="77777777" w:rsidR="00756853" w:rsidRDefault="00756853"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20568"/>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B2A7E"/>
    <w:rsid w:val="002C4CB2"/>
    <w:rsid w:val="002D3B80"/>
    <w:rsid w:val="002E2C3F"/>
    <w:rsid w:val="002F36C3"/>
    <w:rsid w:val="00300E89"/>
    <w:rsid w:val="003020B7"/>
    <w:rsid w:val="0031372F"/>
    <w:rsid w:val="00314E60"/>
    <w:rsid w:val="0032719C"/>
    <w:rsid w:val="0034789B"/>
    <w:rsid w:val="003611ED"/>
    <w:rsid w:val="0037422C"/>
    <w:rsid w:val="00390C46"/>
    <w:rsid w:val="003A22A6"/>
    <w:rsid w:val="003B4D90"/>
    <w:rsid w:val="003C0ACD"/>
    <w:rsid w:val="003C1B9A"/>
    <w:rsid w:val="003D5CCD"/>
    <w:rsid w:val="003D7088"/>
    <w:rsid w:val="003E0438"/>
    <w:rsid w:val="003E4C8D"/>
    <w:rsid w:val="0040119F"/>
    <w:rsid w:val="004249E8"/>
    <w:rsid w:val="004320CB"/>
    <w:rsid w:val="00432C27"/>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853"/>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617BA"/>
    <w:rsid w:val="00863989"/>
    <w:rsid w:val="008714B4"/>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4608D"/>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4427"/>
    <w:rsid w:val="00C5554A"/>
    <w:rsid w:val="00C62984"/>
    <w:rsid w:val="00C637C4"/>
    <w:rsid w:val="00C655A9"/>
    <w:rsid w:val="00C77CCA"/>
    <w:rsid w:val="00C86E0D"/>
    <w:rsid w:val="00C875BA"/>
    <w:rsid w:val="00C87EA6"/>
    <w:rsid w:val="00CA6DC7"/>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95577"/>
    <w:rsid w:val="00182866"/>
    <w:rsid w:val="001A0161"/>
    <w:rsid w:val="001F60F8"/>
    <w:rsid w:val="002675C5"/>
    <w:rsid w:val="002A1B21"/>
    <w:rsid w:val="002C50BD"/>
    <w:rsid w:val="003B68FB"/>
    <w:rsid w:val="003D5CCD"/>
    <w:rsid w:val="003F1E37"/>
    <w:rsid w:val="004A55E4"/>
    <w:rsid w:val="004C13ED"/>
    <w:rsid w:val="004D19F5"/>
    <w:rsid w:val="004E1372"/>
    <w:rsid w:val="005066EC"/>
    <w:rsid w:val="00683006"/>
    <w:rsid w:val="0069079D"/>
    <w:rsid w:val="006F1E32"/>
    <w:rsid w:val="008660DC"/>
    <w:rsid w:val="008B0BEA"/>
    <w:rsid w:val="0094608D"/>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3</Pages>
  <Words>3888</Words>
  <Characters>2216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JUDUL PROPOSAL MAKSIMAL 20 KATA DENGAN 
UKURAN FONT 16 TIMES NEW ROMAN
 DENGAN HURUF KAPITAL</vt:lpstr>
    </vt:vector>
  </TitlesOfParts>
  <Company/>
  <LinksUpToDate>false</LinksUpToDate>
  <CharactersWithSpaces>2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REYHAN RAFAIDHIL</cp:lastModifiedBy>
  <cp:revision>43</cp:revision>
  <dcterms:created xsi:type="dcterms:W3CDTF">2025-05-22T13:50:00Z</dcterms:created>
  <dcterms:modified xsi:type="dcterms:W3CDTF">2025-10-18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